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82C8CE7" w14:textId="105467AC" w:rsidR="00586745" w:rsidRDefault="00586745" w:rsidP="008E6F7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586745">
        <w:rPr>
          <w:rFonts w:ascii="Times New Roman" w:hAnsi="Times New Roman" w:cs="Times New Roman"/>
          <w:b/>
          <w:bCs/>
          <w:sz w:val="24"/>
          <w:szCs w:val="24"/>
        </w:rPr>
        <w:t>Introduction</w:t>
      </w:r>
    </w:p>
    <w:p w14:paraId="28019398" w14:textId="77777777" w:rsidR="00586745" w:rsidRPr="00586745" w:rsidRDefault="00586745" w:rsidP="008E6F7E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28440844" w14:textId="22DA41E6" w:rsidR="00586745" w:rsidRPr="005B37A2" w:rsidRDefault="00586745" w:rsidP="005B37A2">
      <w:pPr>
        <w:jc w:val="both"/>
      </w:pPr>
      <w:r w:rsidRPr="00586745">
        <w:rPr>
          <w:rFonts w:ascii="Times New Roman" w:hAnsi="Times New Roman" w:cs="Times New Roman"/>
          <w:i/>
          <w:iCs/>
          <w:sz w:val="24"/>
          <w:szCs w:val="24"/>
        </w:rPr>
        <w:t>Lannea coromandelica</w:t>
      </w:r>
      <w:r w:rsidRPr="00586745">
        <w:rPr>
          <w:rFonts w:ascii="Times New Roman" w:hAnsi="Times New Roman" w:cs="Times New Roman"/>
          <w:sz w:val="24"/>
          <w:szCs w:val="24"/>
        </w:rPr>
        <w:t xml:space="preserve"> (L.C)</w:t>
      </w:r>
      <w:r w:rsidR="005B37A2">
        <w:rPr>
          <w:rFonts w:ascii="Times New Roman" w:hAnsi="Times New Roman" w:cs="Times New Roman"/>
          <w:sz w:val="24"/>
          <w:szCs w:val="24"/>
        </w:rPr>
        <w:t xml:space="preserve"> is an a</w:t>
      </w:r>
      <w:r w:rsidR="005B37A2" w:rsidRPr="00586745">
        <w:rPr>
          <w:rFonts w:ascii="Times New Roman" w:hAnsi="Times New Roman" w:cs="Times New Roman"/>
          <w:sz w:val="24"/>
          <w:szCs w:val="24"/>
        </w:rPr>
        <w:t>yurveda herbal plant,</w:t>
      </w:r>
      <w:r w:rsidR="005B37A2">
        <w:rPr>
          <w:rFonts w:ascii="Times New Roman" w:hAnsi="Times New Roman" w:cs="Times New Roman"/>
          <w:sz w:val="24"/>
          <w:szCs w:val="24"/>
        </w:rPr>
        <w:t xml:space="preserve"> </w:t>
      </w:r>
      <w:r w:rsidR="005B37A2">
        <w:rPr>
          <w:rFonts w:ascii="Times New Roman" w:hAnsi="Times New Roman" w:cs="Times New Roman"/>
          <w:sz w:val="24"/>
          <w:szCs w:val="24"/>
        </w:rPr>
        <w:t xml:space="preserve">which is </w:t>
      </w:r>
      <w:r w:rsidRPr="00586745">
        <w:rPr>
          <w:rFonts w:ascii="Times New Roman" w:hAnsi="Times New Roman" w:cs="Times New Roman"/>
          <w:sz w:val="24"/>
          <w:szCs w:val="24"/>
        </w:rPr>
        <w:t>used in Ayurveda medicine for wound healing and skin infections.</w:t>
      </w:r>
      <w:r w:rsidR="005B37A2" w:rsidRPr="005B37A2">
        <w:rPr>
          <w:rFonts w:ascii="Times New Roman" w:hAnsi="Times New Roman"/>
          <w:i/>
          <w:iCs/>
        </w:rPr>
        <w:t xml:space="preserve"> </w:t>
      </w:r>
      <w:r w:rsidR="005B37A2" w:rsidRPr="00516626">
        <w:rPr>
          <w:rFonts w:ascii="Times New Roman" w:hAnsi="Times New Roman"/>
          <w:i/>
          <w:iCs/>
        </w:rPr>
        <w:t xml:space="preserve">Lannea coromandelica </w:t>
      </w:r>
      <w:r w:rsidR="005B37A2" w:rsidRPr="00516626">
        <w:rPr>
          <w:rFonts w:ascii="Times New Roman" w:hAnsi="Times New Roman"/>
        </w:rPr>
        <w:t>(LC) belongs to Anacardiaceae genus</w:t>
      </w:r>
      <w:r w:rsidR="005B37A2">
        <w:t xml:space="preserve">. </w:t>
      </w:r>
      <w:r w:rsidR="005B37A2" w:rsidRPr="005B37A2">
        <w:rPr>
          <w:rFonts w:ascii="Times New Roman" w:hAnsi="Times New Roman" w:cs="Times New Roman"/>
          <w:sz w:val="24"/>
          <w:szCs w:val="24"/>
        </w:rPr>
        <w:t>LC extract contains different phytochemicals such as</w:t>
      </w:r>
      <w:r w:rsidR="005B37A2">
        <w:rPr>
          <w:rFonts w:ascii="Times New Roman" w:hAnsi="Times New Roman" w:cs="Times New Roman"/>
          <w:sz w:val="24"/>
          <w:szCs w:val="24"/>
        </w:rPr>
        <w:t xml:space="preserve"> sterols, sugar derivatives and methyl derivatives</w:t>
      </w:r>
      <w:r w:rsidR="005B37A2" w:rsidRPr="005B37A2">
        <w:rPr>
          <w:rFonts w:ascii="Times New Roman" w:hAnsi="Times New Roman" w:cs="Times New Roman"/>
          <w:sz w:val="24"/>
          <w:szCs w:val="24"/>
        </w:rPr>
        <w:t xml:space="preserve">. These phytochemicals have wound healing activity, antimicrobial activity, antioxidant activity, anti-diabetic and analgesic activity. </w:t>
      </w:r>
      <w:r w:rsidR="005B37A2" w:rsidRPr="005B37A2">
        <w:rPr>
          <w:rFonts w:ascii="Times New Roman" w:hAnsi="Times New Roman" w:cs="Times New Roman"/>
          <w:sz w:val="24"/>
          <w:szCs w:val="24"/>
        </w:rPr>
        <w:fldChar w:fldCharType="begin"/>
      </w:r>
      <w:r w:rsidR="005B37A2" w:rsidRPr="005B37A2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wathi&lt;/Author&gt;&lt;Year&gt;2022&lt;/Year&gt;&lt;RecNum&gt;5&lt;/RecNum&gt;&lt;DisplayText&gt;(Swathi and Lakshman, 2022)&lt;/DisplayText&gt;&lt;record&gt;&lt;rec-number&gt;5&lt;/rec-number&gt;&lt;foreign-keys&gt;&lt;key app="EN" db-id="95pveesv65prtve52rbvtzajttepfseaz0f5"&gt;5&lt;/key&gt;&lt;/foreign-keys&gt;&lt;ref-type name="Journal Article"&gt;17&lt;/ref-type&gt;&lt;contributors&gt;&lt;authors&gt;&lt;author&gt;Swathi, S&lt;/author&gt;&lt;author&gt;Lakshman, K&lt;/author&gt;&lt;/authors&gt;&lt;/contributors&gt;&lt;titles&gt;&lt;title&gt;Photochemistry and Pharmacological Bio-Activities of Lannea coromandelica: A Review&lt;/title&gt;&lt;secondary-title&gt;Innovare Journal of Medical Science&lt;/secondary-title&gt;&lt;/titles&gt;&lt;periodical&gt;&lt;full-title&gt;Innovare Journal of Medical Science&lt;/full-title&gt;&lt;/periodical&gt;&lt;volume&gt;10&lt;/volume&gt;&lt;number&gt;5&lt;/number&gt;&lt;dates&gt;&lt;year&gt;2022&lt;/year&gt;&lt;/dates&gt;&lt;urls&gt;&lt;/urls&gt;&lt;/record&gt;&lt;/Cite&gt;&lt;/EndNote&gt;</w:instrText>
      </w:r>
      <w:r w:rsidR="005B37A2" w:rsidRPr="005B37A2">
        <w:rPr>
          <w:rFonts w:ascii="Times New Roman" w:hAnsi="Times New Roman" w:cs="Times New Roman"/>
          <w:sz w:val="24"/>
          <w:szCs w:val="24"/>
        </w:rPr>
        <w:fldChar w:fldCharType="separate"/>
      </w:r>
      <w:r w:rsidR="005B37A2" w:rsidRPr="005B37A2">
        <w:rPr>
          <w:rFonts w:ascii="Times New Roman" w:hAnsi="Times New Roman" w:cs="Times New Roman"/>
          <w:noProof/>
          <w:sz w:val="24"/>
          <w:szCs w:val="24"/>
        </w:rPr>
        <w:t>(</w:t>
      </w:r>
      <w:hyperlink w:anchor="_ENREF_17" w:tooltip="Swathi, 2022 #5" w:history="1">
        <w:r w:rsidR="005B37A2" w:rsidRPr="005B37A2">
          <w:rPr>
            <w:rFonts w:ascii="Times New Roman" w:hAnsi="Times New Roman" w:cs="Times New Roman"/>
            <w:noProof/>
            <w:sz w:val="24"/>
            <w:szCs w:val="24"/>
          </w:rPr>
          <w:t>Swathi and Lakshman, 2022</w:t>
        </w:r>
      </w:hyperlink>
      <w:r w:rsidR="005B37A2" w:rsidRPr="005B37A2">
        <w:rPr>
          <w:rFonts w:ascii="Times New Roman" w:hAnsi="Times New Roman" w:cs="Times New Roman"/>
          <w:noProof/>
          <w:sz w:val="24"/>
          <w:szCs w:val="24"/>
        </w:rPr>
        <w:t>)</w:t>
      </w:r>
      <w:r w:rsidR="005B37A2" w:rsidRPr="005B37A2">
        <w:rPr>
          <w:rFonts w:ascii="Times New Roman" w:hAnsi="Times New Roman" w:cs="Times New Roman"/>
          <w:sz w:val="24"/>
          <w:szCs w:val="24"/>
        </w:rPr>
        <w:fldChar w:fldCharType="end"/>
      </w:r>
      <w:r w:rsidR="005B37A2" w:rsidRPr="005B37A2">
        <w:rPr>
          <w:rFonts w:ascii="Times New Roman" w:hAnsi="Times New Roman" w:cs="Times New Roman"/>
          <w:sz w:val="24"/>
          <w:szCs w:val="24"/>
        </w:rPr>
        <w:t>.</w:t>
      </w:r>
      <w:r w:rsidR="005B37A2" w:rsidRPr="00516626">
        <w:rPr>
          <w:rFonts w:ascii="Times New Roman" w:hAnsi="Times New Roman"/>
        </w:rPr>
        <w:t xml:space="preserve"> </w:t>
      </w:r>
      <w:r w:rsidRPr="00586745">
        <w:rPr>
          <w:rFonts w:ascii="Times New Roman" w:hAnsi="Times New Roman" w:cs="Times New Roman"/>
          <w:sz w:val="24"/>
          <w:szCs w:val="24"/>
        </w:rPr>
        <w:t xml:space="preserve"> </w:t>
      </w:r>
      <w:r w:rsidRPr="00586745">
        <w:rPr>
          <w:rFonts w:ascii="Times New Roman" w:hAnsi="Times New Roman" w:cs="Times New Roman"/>
          <w:sz w:val="24"/>
          <w:szCs w:val="24"/>
        </w:rPr>
        <w:t>Identifying and recognizing of phytochemicals in each mentioned plants helps to identify the mechanism of action in wound healing.</w:t>
      </w:r>
    </w:p>
    <w:p w14:paraId="7F28CA72" w14:textId="77777777" w:rsidR="00586745" w:rsidRDefault="00586745" w:rsidP="00586745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8C20CD" w14:textId="563D0D3A" w:rsidR="00586745" w:rsidRPr="005B37A2" w:rsidRDefault="00586745" w:rsidP="005B37A2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</w:pPr>
      <w:r w:rsidRPr="005B37A2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>Lannea coromandelica</w:t>
      </w:r>
      <w:r w:rsidR="001F774B" w:rsidRPr="005B37A2">
        <w:rPr>
          <w:rFonts w:ascii="Times New Roman" w:hAnsi="Times New Roman" w:cs="Times New Roman"/>
          <w:b/>
          <w:bCs/>
          <w:i/>
          <w:iCs/>
          <w:kern w:val="0"/>
          <w:sz w:val="24"/>
          <w:szCs w:val="24"/>
        </w:rPr>
        <w:t xml:space="preserve"> </w:t>
      </w:r>
    </w:p>
    <w:p w14:paraId="5008EFF3" w14:textId="77777777" w:rsidR="001F774B" w:rsidRDefault="001F774B" w:rsidP="008E6F7E">
      <w:pPr>
        <w:autoSpaceDE w:val="0"/>
        <w:autoSpaceDN w:val="0"/>
        <w:adjustRightInd w:val="0"/>
        <w:spacing w:after="0" w:line="240" w:lineRule="auto"/>
        <w:rPr>
          <w:rFonts w:ascii="Cambria" w:hAnsi="Cambria" w:cs="Cambria"/>
          <w:kern w:val="0"/>
          <w:sz w:val="16"/>
          <w:szCs w:val="16"/>
        </w:rPr>
      </w:pPr>
    </w:p>
    <w:p w14:paraId="49D8C1F8" w14:textId="787C34F7" w:rsidR="00A84952" w:rsidRDefault="00A84952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Sterols: </w:t>
      </w:r>
    </w:p>
    <w:p w14:paraId="4279DEF2" w14:textId="29059DFA" w:rsidR="00017647" w:rsidRDefault="00A84952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             </w:t>
      </w:r>
      <w:r w:rsidR="008E6F7E" w:rsidRPr="00586745">
        <w:rPr>
          <w:rFonts w:ascii="Times New Roman" w:hAnsi="Times New Roman" w:cs="Times New Roman"/>
          <w:kern w:val="0"/>
          <w:sz w:val="24"/>
          <w:szCs w:val="24"/>
        </w:rPr>
        <w:t>ß-Sitosterol</w:t>
      </w:r>
    </w:p>
    <w:p w14:paraId="37311AB3" w14:textId="67121477" w:rsidR="00017647" w:rsidRDefault="008E6F7E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84952">
        <w:rPr>
          <w:rFonts w:ascii="Times New Roman" w:hAnsi="Times New Roman" w:cs="Times New Roman"/>
          <w:kern w:val="0"/>
          <w:sz w:val="24"/>
          <w:szCs w:val="24"/>
        </w:rPr>
        <w:t xml:space="preserve">            </w:t>
      </w:r>
      <w:r w:rsidRPr="00586745">
        <w:rPr>
          <w:rFonts w:ascii="Times New Roman" w:hAnsi="Times New Roman" w:cs="Times New Roman"/>
          <w:kern w:val="0"/>
          <w:sz w:val="24"/>
          <w:szCs w:val="24"/>
        </w:rPr>
        <w:t>Ellagic acid</w:t>
      </w:r>
    </w:p>
    <w:p w14:paraId="013F9B85" w14:textId="77777777" w:rsidR="00A84952" w:rsidRDefault="00017647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="00A84952">
        <w:rPr>
          <w:rFonts w:ascii="Times New Roman" w:hAnsi="Times New Roman" w:cs="Times New Roman"/>
          <w:kern w:val="0"/>
          <w:sz w:val="24"/>
          <w:szCs w:val="24"/>
        </w:rPr>
        <w:t xml:space="preserve">            </w:t>
      </w:r>
      <w:r w:rsidR="008E6F7E" w:rsidRPr="00586745">
        <w:rPr>
          <w:rFonts w:ascii="Times New Roman" w:hAnsi="Times New Roman" w:cs="Times New Roman"/>
          <w:kern w:val="0"/>
          <w:sz w:val="24"/>
          <w:szCs w:val="24"/>
        </w:rPr>
        <w:t xml:space="preserve">Quercetin </w:t>
      </w:r>
    </w:p>
    <w:p w14:paraId="7283B2FD" w14:textId="77777777" w:rsidR="00A84952" w:rsidRDefault="00A84952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            </w:t>
      </w:r>
      <w:r w:rsidR="008E6F7E" w:rsidRPr="00586745">
        <w:rPr>
          <w:rFonts w:ascii="Times New Roman" w:hAnsi="Times New Roman" w:cs="Times New Roman"/>
          <w:kern w:val="0"/>
          <w:sz w:val="24"/>
          <w:szCs w:val="24"/>
        </w:rPr>
        <w:t xml:space="preserve"> Quercetin-3-arabinoside </w:t>
      </w:r>
    </w:p>
    <w:p w14:paraId="3DE7F4DA" w14:textId="77777777" w:rsidR="00A84952" w:rsidRDefault="00A84952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             </w:t>
      </w:r>
      <w:r w:rsidR="008E6F7E" w:rsidRPr="00586745">
        <w:rPr>
          <w:rFonts w:ascii="Times New Roman" w:hAnsi="Times New Roman" w:cs="Times New Roman"/>
          <w:kern w:val="0"/>
          <w:sz w:val="24"/>
          <w:szCs w:val="24"/>
        </w:rPr>
        <w:t xml:space="preserve">leucocyanidin  </w:t>
      </w:r>
    </w:p>
    <w:p w14:paraId="6D734177" w14:textId="00AC54BB" w:rsidR="008E6F7E" w:rsidRDefault="00A84952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            </w:t>
      </w:r>
      <w:r w:rsidR="008E6F7E" w:rsidRPr="00586745">
        <w:rPr>
          <w:rFonts w:ascii="Times New Roman" w:hAnsi="Times New Roman" w:cs="Times New Roman"/>
          <w:kern w:val="0"/>
          <w:sz w:val="24"/>
          <w:szCs w:val="24"/>
        </w:rPr>
        <w:t xml:space="preserve"> leucodelphinidin </w:t>
      </w:r>
    </w:p>
    <w:p w14:paraId="54DD9322" w14:textId="77777777" w:rsidR="00A84952" w:rsidRPr="00586745" w:rsidRDefault="00A84952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</w:p>
    <w:p w14:paraId="71B29929" w14:textId="77777777" w:rsidR="00A84952" w:rsidRDefault="00A84952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Sugar:  </w:t>
      </w:r>
    </w:p>
    <w:p w14:paraId="2BC48731" w14:textId="382ADD63" w:rsidR="008E6F7E" w:rsidRPr="00586745" w:rsidRDefault="00A84952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>
        <w:rPr>
          <w:rFonts w:ascii="Times New Roman" w:hAnsi="Times New Roman" w:cs="Times New Roman"/>
          <w:kern w:val="0"/>
          <w:sz w:val="24"/>
          <w:szCs w:val="24"/>
        </w:rPr>
        <w:t xml:space="preserve">            </w:t>
      </w:r>
      <w:r w:rsidR="008E6F7E" w:rsidRPr="00586745">
        <w:rPr>
          <w:rFonts w:ascii="Times New Roman" w:hAnsi="Times New Roman" w:cs="Times New Roman"/>
          <w:kern w:val="0"/>
          <w:sz w:val="24"/>
          <w:szCs w:val="24"/>
        </w:rPr>
        <w:t xml:space="preserve">4-O- (a-D-galactopyranosyluronic acid)-D-galactose </w:t>
      </w:r>
    </w:p>
    <w:p w14:paraId="2D832317" w14:textId="4A14C5BE" w:rsidR="008E6F7E" w:rsidRPr="00586745" w:rsidRDefault="008E6F7E" w:rsidP="005B37A2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 xml:space="preserve">6-O- (ß-Dglucopyranosyluronic acid)-D-galactose </w:t>
      </w:r>
    </w:p>
    <w:p w14:paraId="1AE5FD5A" w14:textId="77777777" w:rsidR="008E6F7E" w:rsidRPr="00586745" w:rsidRDefault="008E6F7E" w:rsidP="005B37A2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>6-O-(4-O-methyl-Dglucopyranosyluronicacid)- D-galactose</w:t>
      </w:r>
    </w:p>
    <w:p w14:paraId="043530ED" w14:textId="015D4790" w:rsidR="008E6F7E" w:rsidRPr="00586745" w:rsidRDefault="008E6F7E" w:rsidP="005B37A2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 xml:space="preserve">3-O-ß-L-arabinofuranosyl-L-arabinose </w:t>
      </w:r>
    </w:p>
    <w:p w14:paraId="07A2B5AA" w14:textId="0E176C8D" w:rsidR="008E6F7E" w:rsidRPr="00586745" w:rsidRDefault="008E6F7E" w:rsidP="005B37A2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 xml:space="preserve">3-a-D-galactopyranosyl-L-arabinose </w:t>
      </w:r>
    </w:p>
    <w:p w14:paraId="081FEBC4" w14:textId="262C1EC6" w:rsidR="008E6F7E" w:rsidRPr="00586745" w:rsidRDefault="008E6F7E" w:rsidP="005B37A2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 xml:space="preserve">3-O-ß-D-galactopyranosyl-D-galactose </w:t>
      </w:r>
    </w:p>
    <w:p w14:paraId="4BA469BC" w14:textId="70ECFD80" w:rsidR="008E6F7E" w:rsidRDefault="008E6F7E" w:rsidP="005B37A2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 xml:space="preserve">6-O-ß-Dgalactopyranosyl-D-galactose </w:t>
      </w:r>
    </w:p>
    <w:p w14:paraId="5A83B15F" w14:textId="77777777" w:rsidR="00A84952" w:rsidRPr="00586745" w:rsidRDefault="00A84952" w:rsidP="005B37A2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="Times New Roman" w:hAnsi="Times New Roman" w:cs="Times New Roman"/>
          <w:kern w:val="0"/>
          <w:sz w:val="24"/>
          <w:szCs w:val="24"/>
        </w:rPr>
      </w:pPr>
    </w:p>
    <w:p w14:paraId="7D793F97" w14:textId="61CA69E4" w:rsidR="008E6F7E" w:rsidRPr="00586745" w:rsidRDefault="008E6F7E" w:rsidP="005B37A2">
      <w:pPr>
        <w:autoSpaceDE w:val="0"/>
        <w:autoSpaceDN w:val="0"/>
        <w:adjustRightInd w:val="0"/>
        <w:spacing w:after="0" w:line="240" w:lineRule="auto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>methyl derivatives</w:t>
      </w:r>
      <w:r w:rsidR="00A84952">
        <w:rPr>
          <w:rFonts w:ascii="Times New Roman" w:hAnsi="Times New Roman" w:cs="Times New Roman"/>
          <w:kern w:val="0"/>
          <w:sz w:val="24"/>
          <w:szCs w:val="24"/>
        </w:rPr>
        <w:t>:</w:t>
      </w:r>
    </w:p>
    <w:p w14:paraId="4D6EE4BD" w14:textId="7F31572A" w:rsidR="00A84952" w:rsidRPr="00586745" w:rsidRDefault="00A84952" w:rsidP="005B37A2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>2,3,4-tri-O-methyl-L</w:t>
      </w:r>
      <w:r w:rsidR="005B37A2">
        <w:rPr>
          <w:rFonts w:ascii="Times New Roman" w:hAnsi="Times New Roman" w:cs="Times New Roman"/>
          <w:kern w:val="0"/>
          <w:sz w:val="24"/>
          <w:szCs w:val="24"/>
        </w:rPr>
        <w:t>-</w:t>
      </w:r>
      <w:r w:rsidRPr="00586745">
        <w:rPr>
          <w:rFonts w:ascii="Times New Roman" w:hAnsi="Times New Roman" w:cs="Times New Roman"/>
          <w:kern w:val="0"/>
          <w:sz w:val="24"/>
          <w:szCs w:val="24"/>
        </w:rPr>
        <w:t>rhamnose</w:t>
      </w:r>
    </w:p>
    <w:p w14:paraId="64A9B535" w14:textId="357465B7" w:rsidR="008E6F7E" w:rsidRPr="00586745" w:rsidRDefault="008E6F7E" w:rsidP="005B37A2">
      <w:pPr>
        <w:autoSpaceDE w:val="0"/>
        <w:autoSpaceDN w:val="0"/>
        <w:adjustRightInd w:val="0"/>
        <w:spacing w:after="0" w:line="240" w:lineRule="auto"/>
        <w:ind w:left="720"/>
        <w:jc w:val="both"/>
        <w:rPr>
          <w:rFonts w:ascii="Times New Roman" w:hAnsi="Times New Roman" w:cs="Times New Roman"/>
          <w:kern w:val="0"/>
          <w:sz w:val="24"/>
          <w:szCs w:val="24"/>
        </w:rPr>
      </w:pPr>
      <w:r w:rsidRPr="00586745">
        <w:rPr>
          <w:rFonts w:ascii="Times New Roman" w:hAnsi="Times New Roman" w:cs="Times New Roman"/>
          <w:kern w:val="0"/>
          <w:sz w:val="24"/>
          <w:szCs w:val="24"/>
        </w:rPr>
        <w:t>2,3,5- and 2,3,4- tri- and 2,5-di-O-methyl-L-arabinose</w:t>
      </w:r>
    </w:p>
    <w:p w14:paraId="371CF93D" w14:textId="77777777" w:rsidR="008E6F7E" w:rsidRDefault="008E6F7E" w:rsidP="008E6F7E">
      <w:pPr>
        <w:rPr>
          <w:rFonts w:ascii="Cambria" w:hAnsi="Cambria" w:cs="Cambria"/>
          <w:kern w:val="0"/>
          <w:sz w:val="16"/>
          <w:szCs w:val="16"/>
        </w:rPr>
      </w:pPr>
    </w:p>
    <w:p w14:paraId="6F5A4211" w14:textId="77777777" w:rsidR="008E6F7E" w:rsidRDefault="008E6F7E" w:rsidP="008E6F7E"/>
    <w:p w14:paraId="361D8DB6" w14:textId="7B83BB59" w:rsidR="001F774B" w:rsidRPr="001F774B" w:rsidRDefault="001F774B" w:rsidP="005B37A2">
      <w:pPr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1F774B">
        <w:rPr>
          <w:rFonts w:ascii="Times New Roman" w:hAnsi="Times New Roman" w:cs="Times New Roman"/>
          <w:b/>
          <w:bCs/>
          <w:sz w:val="24"/>
          <w:szCs w:val="24"/>
        </w:rPr>
        <w:t>Reference</w:t>
      </w:r>
    </w:p>
    <w:p w14:paraId="213F543C" w14:textId="77777777" w:rsidR="001F774B" w:rsidRPr="005B37A2" w:rsidRDefault="001F774B" w:rsidP="005B37A2">
      <w:pPr>
        <w:ind w:left="720" w:hanging="720"/>
        <w:jc w:val="both"/>
        <w:rPr>
          <w:rFonts w:ascii="Times New Roman" w:hAnsi="Times New Roman" w:cs="Times New Roman"/>
          <w:noProof/>
          <w:sz w:val="24"/>
          <w:szCs w:val="24"/>
        </w:rPr>
      </w:pPr>
      <w:bookmarkStart w:id="0" w:name="_ENREF_17"/>
      <w:r w:rsidRPr="005B37A2">
        <w:rPr>
          <w:rFonts w:ascii="Times New Roman" w:hAnsi="Times New Roman" w:cs="Times New Roman"/>
          <w:noProof/>
          <w:sz w:val="24"/>
          <w:szCs w:val="24"/>
        </w:rPr>
        <w:t xml:space="preserve">SWATHI, S. &amp; LAKSHMAN, K. 2022. Photochemistry and Pharmacological Bio-Activities of Lannea coromandelica: A Review. </w:t>
      </w:r>
      <w:r w:rsidRPr="005B37A2">
        <w:rPr>
          <w:rFonts w:ascii="Times New Roman" w:hAnsi="Times New Roman" w:cs="Times New Roman"/>
          <w:i/>
          <w:noProof/>
          <w:sz w:val="24"/>
          <w:szCs w:val="24"/>
        </w:rPr>
        <w:t>Innovare Journal of Medical Science,</w:t>
      </w:r>
      <w:r w:rsidRPr="005B37A2">
        <w:rPr>
          <w:rFonts w:ascii="Times New Roman" w:hAnsi="Times New Roman" w:cs="Times New Roman"/>
          <w:noProof/>
          <w:sz w:val="24"/>
          <w:szCs w:val="24"/>
        </w:rPr>
        <w:t xml:space="preserve"> 10.</w:t>
      </w:r>
      <w:bookmarkEnd w:id="0"/>
    </w:p>
    <w:p w14:paraId="6D3B913A" w14:textId="77777777" w:rsidR="001F774B" w:rsidRDefault="001F774B" w:rsidP="008E6F7E"/>
    <w:sectPr w:rsidR="001F774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Latha">
    <w:panose1 w:val="02000400000000000000"/>
    <w:charset w:val="00"/>
    <w:family w:val="swiss"/>
    <w:pitch w:val="variable"/>
    <w:sig w:usb0="00100003" w:usb1="00000000" w:usb2="00000000" w:usb3="00000000" w:csb0="00000001" w:csb1="00000000"/>
  </w:font>
  <w:font w:name="Vijaya">
    <w:panose1 w:val="01010601010101010101"/>
    <w:charset w:val="00"/>
    <w:family w:val="roman"/>
    <w:pitch w:val="variable"/>
    <w:sig w:usb0="001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F60093F"/>
    <w:multiLevelType w:val="hybridMultilevel"/>
    <w:tmpl w:val="0C985FA4"/>
    <w:lvl w:ilvl="0" w:tplc="0409000F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cs="Times New Roma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92302794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6F7E"/>
    <w:rsid w:val="00017647"/>
    <w:rsid w:val="001F774B"/>
    <w:rsid w:val="00586745"/>
    <w:rsid w:val="005B37A2"/>
    <w:rsid w:val="00625080"/>
    <w:rsid w:val="00806AD0"/>
    <w:rsid w:val="008E6F7E"/>
    <w:rsid w:val="00A84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2D49A27"/>
  <w15:chartTrackingRefBased/>
  <w15:docId w15:val="{0BB5DC12-D473-4058-96A8-9C92703118F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ta-IN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rFonts w:cs="Vijay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58674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</TotalTime>
  <Pages>1</Pages>
  <Words>337</Words>
  <Characters>1926</Characters>
  <Application>Microsoft Office Word</Application>
  <DocSecurity>0</DocSecurity>
  <Lines>16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mesh Lakshan</dc:creator>
  <cp:keywords/>
  <dc:description/>
  <cp:lastModifiedBy>Nimesh Lakshan</cp:lastModifiedBy>
  <cp:revision>3</cp:revision>
  <dcterms:created xsi:type="dcterms:W3CDTF">2024-04-23T03:42:00Z</dcterms:created>
  <dcterms:modified xsi:type="dcterms:W3CDTF">2024-05-01T14:54:00Z</dcterms:modified>
</cp:coreProperties>
</file>